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2CA404D1"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C35305">
        <w:instrText xml:space="preserve"> ADDIN ZOTERO_ITEM CSL_CITATION {"citationID":"4TpqnIkw","properties":{"formattedCitation":"(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C35305" w:rsidRPr="00C35305">
        <w:rPr>
          <w:rFonts w:ascii="Calibri" w:hAnsi="Calibri" w:cs="Calibri"/>
        </w:rPr>
        <w:t>(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120A6B1E" w:rsidR="00F74226" w:rsidRDefault="006B6DA9" w:rsidP="006B6DA9">
      <w:pPr>
        <w:pStyle w:val="Caption"/>
      </w:pPr>
      <w:r>
        <w:t xml:space="preserve">Figure </w:t>
      </w:r>
      <w:fldSimple w:instr=" SEQ Figure \* ARABIC ">
        <w:r w:rsidR="00BF2302">
          <w:rPr>
            <w:noProof/>
          </w:rPr>
          <w:t>1</w:t>
        </w:r>
      </w:fldSimple>
      <w:r w:rsidRPr="00DD2CC2">
        <w:t>: Relationships among interaction components of group learning (Slavin et al., 2003).</w:t>
      </w:r>
    </w:p>
    <w:p w14:paraId="7FA67709" w14:textId="257530C4"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5976818" w:rsidR="003F0C08" w:rsidRDefault="003F0C08" w:rsidP="003F0C08">
      <w:pPr>
        <w:pStyle w:val="Caption"/>
        <w:keepNext/>
      </w:pPr>
      <w:r>
        <w:t xml:space="preserve">Table </w:t>
      </w:r>
      <w:fldSimple w:instr=" SEQ Table \* ARABIC ">
        <w:r>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68620326"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w:t>
      </w:r>
      <w:r w:rsidR="00243A7F" w:rsidRPr="00917C2E">
        <w:lastRenderedPageBreak/>
        <w:t>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0569A8">
      <w:pPr>
        <w:pStyle w:val="Heading4"/>
        <w:rPr>
          <w:highlight w:val="yellow"/>
        </w:rPr>
      </w:pPr>
      <w:r w:rsidRPr="000569A8">
        <w:rPr>
          <w:highlight w:val="yellow"/>
        </w:rPr>
        <w:t>Group</w:t>
      </w:r>
      <w:r w:rsidRPr="00CB4D6E">
        <w:rPr>
          <w:highlight w:val="yellow"/>
        </w:rPr>
        <w:t xml:space="preserve"> </w:t>
      </w:r>
      <w:r w:rsidRPr="000569A8">
        <w:rPr>
          <w:highlight w:val="yellow"/>
        </w:rPr>
        <w:t>forming</w:t>
      </w:r>
    </w:p>
    <w:p w14:paraId="4FEFEDC7" w14:textId="58E6692F"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Tomić 2003</w:t>
      </w:r>
      <w:r w:rsidR="006F169D">
        <w:rPr>
          <w:color w:val="FF0000"/>
          <w:highlight w:val="yellow"/>
        </w:rPr>
        <w:t xml:space="preserve">, </w:t>
      </w:r>
      <w:r w:rsidR="006F169D" w:rsidRPr="006F169D">
        <w:rPr>
          <w:color w:val="FF0000"/>
        </w:rPr>
        <w:t>https://doi.org/10.1016/J.IJER.2018.09.004</w:t>
      </w:r>
      <w:r w:rsidRPr="00CB4D6E">
        <w:rPr>
          <w:color w:val="FF0000"/>
          <w:highlight w:val="yellow"/>
        </w:rPr>
        <w:t xml:space="preserve">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622EEED3"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BF2302">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w:t>
      </w:r>
      <w:r w:rsidR="00143EA3" w:rsidRPr="00241494">
        <w:rPr>
          <w:highlight w:val="yellow"/>
        </w:rPr>
        <w:lastRenderedPageBreak/>
        <w:t xml:space="preserve">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6C5EE4D8"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lastRenderedPageBreak/>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36B258E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293A12">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M8W5iY5/rtO5tmef","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lastRenderedPageBreak/>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t>Student sample</w:t>
      </w:r>
    </w:p>
    <w:p w14:paraId="720E568A" w14:textId="77777777" w:rsidR="00BC3388" w:rsidRPr="00BC3388" w:rsidRDefault="00BC3388" w:rsidP="00BC3388"/>
    <w:p w14:paraId="0F3BB519" w14:textId="16DEF7B9" w:rsidR="00473602" w:rsidRDefault="00473602" w:rsidP="002258EE">
      <w:r>
        <w:t xml:space="preserve">Dataset description with quantile information </w:t>
      </w:r>
      <w:r w:rsidR="00711390">
        <w:t xml:space="preserve">is summarized in </w:t>
      </w:r>
      <w:proofErr w:type="spellStart"/>
      <w:r w:rsidR="00711390">
        <w:t>tabl</w:t>
      </w:r>
      <w:proofErr w:type="spellEnd"/>
      <w:r>
        <w:t>.</w:t>
      </w:r>
    </w:p>
    <w:p w14:paraId="559FB9E5" w14:textId="72E073B5" w:rsidR="00711390" w:rsidRDefault="00711390" w:rsidP="00711390">
      <w:pPr>
        <w:pStyle w:val="Caption"/>
        <w:keepNext/>
      </w:pPr>
      <w:r>
        <w:t xml:space="preserve">Table </w:t>
      </w:r>
      <w:fldSimple w:instr=" SEQ Table \* ARABIC ">
        <w:r w:rsidR="003F0C08">
          <w:rPr>
            <w:noProof/>
          </w:rPr>
          <w:t>2</w:t>
        </w:r>
      </w:fldSimple>
      <w:r>
        <w:t>: Dataset description</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616B0A96" w:rsidR="00CC3237" w:rsidRPr="002E41BC" w:rsidRDefault="00CC3237" w:rsidP="002F332B">
            <w:r w:rsidRPr="002E41BC">
              <w:t>2.4</w:t>
            </w:r>
          </w:p>
        </w:tc>
        <w:tc>
          <w:tcPr>
            <w:tcW w:w="758" w:type="dxa"/>
          </w:tcPr>
          <w:p w14:paraId="6FE00EE2" w14:textId="24A22735" w:rsidR="00CC3237" w:rsidRPr="002E41BC" w:rsidRDefault="00CC3237" w:rsidP="002F332B">
            <w:r w:rsidRPr="002E41BC">
              <w:t>3.</w:t>
            </w:r>
            <w:r w:rsidR="00711390">
              <w:t>4</w:t>
            </w:r>
          </w:p>
        </w:tc>
        <w:tc>
          <w:tcPr>
            <w:tcW w:w="1293" w:type="dxa"/>
          </w:tcPr>
          <w:p w14:paraId="01A7DEBB" w14:textId="07353BEF" w:rsidR="00CC3237" w:rsidRPr="002E41BC" w:rsidRDefault="00CC3237" w:rsidP="002F332B">
            <w:r w:rsidRPr="002E41BC">
              <w:t>2.</w:t>
            </w:r>
            <w:r w:rsidR="00711390">
              <w:t>2</w:t>
            </w:r>
          </w:p>
        </w:tc>
        <w:tc>
          <w:tcPr>
            <w:tcW w:w="1191" w:type="dxa"/>
          </w:tcPr>
          <w:p w14:paraId="20184B55" w14:textId="5B0F9D90" w:rsidR="00CC3237" w:rsidRPr="002E41BC" w:rsidRDefault="00CC3237" w:rsidP="002F332B">
            <w:r w:rsidRPr="002E41BC">
              <w:t>2.</w:t>
            </w:r>
            <w:r w:rsidR="00711390">
              <w:t>1</w:t>
            </w:r>
          </w:p>
        </w:tc>
        <w:tc>
          <w:tcPr>
            <w:tcW w:w="1554" w:type="dxa"/>
          </w:tcPr>
          <w:p w14:paraId="5F0EB37A" w14:textId="1ABCFB87" w:rsidR="00CC3237" w:rsidRPr="002E41BC" w:rsidRDefault="00CC3237" w:rsidP="002F332B">
            <w:r w:rsidRPr="002E41BC">
              <w:t>2.</w:t>
            </w:r>
            <w:r w:rsidR="00711390">
              <w:t>1</w:t>
            </w:r>
          </w:p>
        </w:tc>
        <w:tc>
          <w:tcPr>
            <w:tcW w:w="662" w:type="dxa"/>
          </w:tcPr>
          <w:p w14:paraId="52082C1E" w14:textId="09F43CE6" w:rsidR="00CC3237" w:rsidRPr="002E41BC" w:rsidRDefault="00CC3237" w:rsidP="002F332B">
            <w:r w:rsidRPr="002E41BC">
              <w:t>2.6</w:t>
            </w:r>
          </w:p>
        </w:tc>
        <w:tc>
          <w:tcPr>
            <w:tcW w:w="1055" w:type="dxa"/>
          </w:tcPr>
          <w:p w14:paraId="1E91667F" w14:textId="37A70354" w:rsidR="00CC3237" w:rsidRPr="002E41BC" w:rsidRDefault="00CC3237" w:rsidP="002F332B">
            <w:r w:rsidRPr="002E41BC">
              <w:t>1.9</w:t>
            </w:r>
          </w:p>
        </w:tc>
        <w:tc>
          <w:tcPr>
            <w:tcW w:w="882" w:type="dxa"/>
          </w:tcPr>
          <w:p w14:paraId="4B15E9AE" w14:textId="77C5A66D" w:rsidR="00CC3237" w:rsidRPr="002E41BC" w:rsidRDefault="00CC3237" w:rsidP="002F332B">
            <w:r w:rsidRPr="002E41BC">
              <w:t>0.</w:t>
            </w:r>
            <w:r w:rsidR="00711390">
              <w:t>7</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6282155A" w:rsidR="00CC3237" w:rsidRPr="002E41BC" w:rsidRDefault="00CC3237" w:rsidP="002F332B">
            <w:r w:rsidRPr="002E41BC">
              <w:t>0.6</w:t>
            </w:r>
          </w:p>
        </w:tc>
        <w:tc>
          <w:tcPr>
            <w:tcW w:w="758" w:type="dxa"/>
          </w:tcPr>
          <w:p w14:paraId="4A3FF8CA" w14:textId="31B1C100" w:rsidR="00CC3237" w:rsidRPr="002E41BC" w:rsidRDefault="00711390" w:rsidP="002F332B">
            <w:r>
              <w:t>1.0</w:t>
            </w:r>
          </w:p>
        </w:tc>
        <w:tc>
          <w:tcPr>
            <w:tcW w:w="1293" w:type="dxa"/>
          </w:tcPr>
          <w:p w14:paraId="133848AF" w14:textId="785CD289" w:rsidR="00CC3237" w:rsidRPr="002E41BC" w:rsidRDefault="00CC3237" w:rsidP="002F332B">
            <w:r w:rsidRPr="002E41BC">
              <w:t>0.</w:t>
            </w:r>
            <w:r w:rsidR="00711390">
              <w:t>7</w:t>
            </w:r>
          </w:p>
        </w:tc>
        <w:tc>
          <w:tcPr>
            <w:tcW w:w="1191" w:type="dxa"/>
          </w:tcPr>
          <w:p w14:paraId="7149193E" w14:textId="55A73337" w:rsidR="00CC3237" w:rsidRPr="002E41BC" w:rsidRDefault="00CC3237" w:rsidP="002F332B">
            <w:r w:rsidRPr="002E41BC">
              <w:t>0.</w:t>
            </w:r>
            <w:r w:rsidR="00711390">
              <w:t>7</w:t>
            </w:r>
          </w:p>
        </w:tc>
        <w:tc>
          <w:tcPr>
            <w:tcW w:w="1554" w:type="dxa"/>
          </w:tcPr>
          <w:p w14:paraId="1C5A5E28" w14:textId="233A2D9A" w:rsidR="00CC3237" w:rsidRPr="002E41BC" w:rsidRDefault="00CC3237" w:rsidP="002F332B">
            <w:r w:rsidRPr="002E41BC">
              <w:t>0.</w:t>
            </w:r>
            <w:r w:rsidR="00711390">
              <w:t>6</w:t>
            </w:r>
          </w:p>
        </w:tc>
        <w:tc>
          <w:tcPr>
            <w:tcW w:w="662" w:type="dxa"/>
          </w:tcPr>
          <w:p w14:paraId="51DAD71B" w14:textId="79D0EFC2" w:rsidR="00CC3237" w:rsidRPr="002E41BC" w:rsidRDefault="00CC3237" w:rsidP="002F332B">
            <w:r w:rsidRPr="002E41BC">
              <w:t>2.1</w:t>
            </w:r>
          </w:p>
        </w:tc>
        <w:tc>
          <w:tcPr>
            <w:tcW w:w="1055" w:type="dxa"/>
          </w:tcPr>
          <w:p w14:paraId="537B17F3" w14:textId="33F0CAF6" w:rsidR="00CC3237" w:rsidRPr="002E41BC" w:rsidRDefault="00CC3237" w:rsidP="002F332B">
            <w:r w:rsidRPr="002E41BC">
              <w:t>1.</w:t>
            </w:r>
            <w:r w:rsidR="00711390">
              <w:t>2</w:t>
            </w:r>
          </w:p>
        </w:tc>
        <w:tc>
          <w:tcPr>
            <w:tcW w:w="882" w:type="dxa"/>
          </w:tcPr>
          <w:p w14:paraId="3452A9C2" w14:textId="50804144" w:rsidR="00CC3237" w:rsidRPr="002E41BC" w:rsidRDefault="00CC3237" w:rsidP="002F332B">
            <w:r w:rsidRPr="002E41BC">
              <w:t>0.</w:t>
            </w:r>
            <w:r w:rsidR="00711390">
              <w:t>5</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p w14:paraId="5A88ADFE" w14:textId="7F82E961" w:rsidR="00711390" w:rsidRDefault="00711390" w:rsidP="00711390">
      <w:pPr>
        <w:pStyle w:val="Caption"/>
        <w:keepNext/>
      </w:pPr>
      <w:r>
        <w:t xml:space="preserve">Table </w:t>
      </w:r>
      <w:fldSimple w:instr=" SEQ Table \* ARABIC ">
        <w:r w:rsidR="003F0C08">
          <w:rPr>
            <w:noProof/>
          </w:rPr>
          <w:t>3</w:t>
        </w:r>
      </w:fldSimple>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5D1D961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73881AF0" w14:textId="77777777" w:rsidR="00BF2302" w:rsidRDefault="007B0978" w:rsidP="00BF2302">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05E927B1" w14:textId="7FA011A9" w:rsidR="00520B01" w:rsidRDefault="00BF2302" w:rsidP="00BF2302">
      <w:pPr>
        <w:pStyle w:val="Caption"/>
      </w:pPr>
      <w:r>
        <w:t xml:space="preserve">Figure </w:t>
      </w:r>
      <w:fldSimple w:instr=" SEQ Figure \* ARABIC ">
        <w:r>
          <w:rPr>
            <w:noProof/>
          </w:rPr>
          <w:t>3</w:t>
        </w:r>
      </w:fldSimple>
      <w:r>
        <w:t>: Variables distribution</w:t>
      </w:r>
    </w:p>
    <w:p w14:paraId="73368BD8" w14:textId="53149A1F" w:rsidR="009F5527"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5F3E5B07" w:rsidR="003D44BE" w:rsidRDefault="004300FC" w:rsidP="002258EE">
      <w:r w:rsidRPr="004300FC">
        <w:rPr>
          <w:noProof/>
        </w:rPr>
        <w:lastRenderedPageBreak/>
        <w:drawing>
          <wp:inline distT="0" distB="0" distL="0" distR="0" wp14:anchorId="7636F7DA" wp14:editId="162F3EED">
            <wp:extent cx="5760720" cy="4069715"/>
            <wp:effectExtent l="0" t="0" r="0" b="6985"/>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760720" cy="4069715"/>
                    </a:xfrm>
                    <a:prstGeom prst="rect">
                      <a:avLst/>
                    </a:prstGeom>
                  </pic:spPr>
                </pic:pic>
              </a:graphicData>
            </a:graphic>
          </wp:inline>
        </w:drawing>
      </w:r>
    </w:p>
    <w:p w14:paraId="09B6A4C4" w14:textId="7A46C745" w:rsidR="00707E0A" w:rsidRDefault="006F169D" w:rsidP="002258EE">
      <w:r>
        <w:rPr>
          <w:noProof/>
        </w:rPr>
        <w:drawing>
          <wp:inline distT="0" distB="0" distL="0" distR="0" wp14:anchorId="0857A8B7" wp14:editId="529E35F7">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1420AA1F" w:rsidR="006E1700" w:rsidRPr="00520B01" w:rsidRDefault="006E1700" w:rsidP="006E1700">
            <w:pPr>
              <w:rPr>
                <w:lang w:val="sl-SI"/>
              </w:rPr>
            </w:pPr>
            <w:r w:rsidRPr="00631F89">
              <w:t>0.220</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46A77F92" w:rsidR="006E1700" w:rsidRPr="00520B01" w:rsidRDefault="006E1700" w:rsidP="006E1700">
            <w:pPr>
              <w:rPr>
                <w:lang w:val="sl-SI"/>
              </w:rPr>
            </w:pPr>
            <w:r w:rsidRPr="00631F89">
              <w:t>0.087</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02268CFC" w:rsidR="006E1700" w:rsidRPr="00520B01" w:rsidRDefault="006E1700" w:rsidP="006E1700">
            <w:pPr>
              <w:rPr>
                <w:lang w:val="sl-SI"/>
              </w:rPr>
            </w:pPr>
            <w:r w:rsidRPr="00631F89">
              <w:t>0.083</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10AA8184" w:rsidR="006E1700" w:rsidRPr="00520B01" w:rsidRDefault="006E1700" w:rsidP="006E1700">
            <w:pPr>
              <w:rPr>
                <w:lang w:val="sl-SI"/>
              </w:rPr>
            </w:pPr>
            <w:r w:rsidRPr="00631F89">
              <w:t>0.038</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00730CAD" w:rsidR="006E1700" w:rsidRPr="00520B01" w:rsidRDefault="006E1700" w:rsidP="006E1700">
            <w:pPr>
              <w:rPr>
                <w:lang w:val="sl-SI"/>
              </w:rPr>
            </w:pPr>
            <w:r w:rsidRPr="00631F89">
              <w:t>0.005</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lastRenderedPageBreak/>
              <w:t>Gender</w:t>
            </w:r>
            <w:proofErr w:type="spellEnd"/>
          </w:p>
        </w:tc>
        <w:tc>
          <w:tcPr>
            <w:tcW w:w="2116" w:type="dxa"/>
          </w:tcPr>
          <w:p w14:paraId="723CF09D" w14:textId="738D3CC0" w:rsidR="006E1700" w:rsidRPr="00520B01" w:rsidRDefault="006E1700" w:rsidP="006E1700">
            <w:pPr>
              <w:rPr>
                <w:lang w:val="sl-SI"/>
              </w:rPr>
            </w:pPr>
            <w:r w:rsidRPr="00631F89">
              <w:t>0.005</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706A2859" w:rsidR="006E1700" w:rsidRPr="00520B01" w:rsidRDefault="006E1700" w:rsidP="006E1700">
            <w:pPr>
              <w:rPr>
                <w:lang w:val="sl-SI"/>
              </w:rPr>
            </w:pPr>
            <w:r w:rsidRPr="00631F89">
              <w:t>0.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5424C473" w:rsidR="006E1700" w:rsidRPr="00520B01" w:rsidRDefault="006E1700" w:rsidP="006E1700">
            <w:pPr>
              <w:rPr>
                <w:lang w:val="sl-SI"/>
              </w:rPr>
            </w:pPr>
            <w:r w:rsidRPr="00631F89">
              <w:t>0.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5D912644" w:rsidR="006E1700" w:rsidRPr="00520B01" w:rsidRDefault="006E1700" w:rsidP="006E1700">
            <w:pPr>
              <w:rPr>
                <w:lang w:val="sl-SI"/>
              </w:rPr>
            </w:pPr>
            <w:r w:rsidRPr="00631F89">
              <w:t>0.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CAFC83D" w:rsidR="006E1700" w:rsidRPr="00520B01" w:rsidRDefault="006E1700" w:rsidP="006E1700">
            <w:pPr>
              <w:rPr>
                <w:lang w:val="sl-SI"/>
              </w:rPr>
            </w:pPr>
            <w:r w:rsidRPr="00631F89">
              <w:t>0.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B86B2DE" w:rsidR="006E1700" w:rsidRPr="00520B01" w:rsidRDefault="006E1700" w:rsidP="006E1700">
            <w:pPr>
              <w:rPr>
                <w:lang w:val="sl-SI"/>
              </w:rPr>
            </w:pPr>
            <w:r w:rsidRPr="00631F89">
              <w:t>0.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11887DAD" w:rsidR="006E1700" w:rsidRPr="00520B01" w:rsidRDefault="006E1700" w:rsidP="006E1700">
            <w:pPr>
              <w:rPr>
                <w:lang w:val="sl-SI"/>
              </w:rPr>
            </w:pPr>
            <w:r w:rsidRPr="00631F89">
              <w:t>0.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0279629E" w:rsidR="006E1700" w:rsidRPr="00707E0A" w:rsidRDefault="006E1700" w:rsidP="006E1700">
            <w:pPr>
              <w:rPr>
                <w:lang w:val="sl-SI"/>
              </w:rPr>
            </w:pPr>
            <w:r w:rsidRPr="00631F89">
              <w:t>0.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77777777" w:rsidR="006E1700" w:rsidRDefault="006E1700" w:rsidP="002318AF">
      <w:pPr>
        <w:pStyle w:val="Caption"/>
        <w:keepNext/>
      </w:pPr>
    </w:p>
    <w:p w14:paraId="2F732BB5" w14:textId="2854570E" w:rsidR="002318AF" w:rsidRDefault="002318AF" w:rsidP="002318AF">
      <w:pPr>
        <w:pStyle w:val="Caption"/>
        <w:keepNext/>
      </w:pPr>
      <w:r>
        <w:t xml:space="preserve">Table </w:t>
      </w:r>
      <w:fldSimple w:instr=" SEQ Table \* ARABIC ">
        <w:r w:rsidR="003F0C08">
          <w:rPr>
            <w:noProof/>
          </w:rPr>
          <w:t>4</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lastRenderedPageBreak/>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5A7B261D" w14:textId="5E4E4B81" w:rsidR="001A537C"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 suggesting that the broader context and collaborative dynamics within these environments exert a more substantial influence than individual personality traits</w:t>
      </w:r>
      <w:r>
        <w:t>.</w:t>
      </w:r>
      <w:r w:rsidR="0061004A">
        <w:t xml:space="preserve"> </w:t>
      </w:r>
      <w:r w:rsidR="001A537C">
        <w:t xml:space="preserve">The observed result </w:t>
      </w:r>
      <w:r w:rsidR="001A537C" w:rsidRPr="001A537C">
        <w:t>may</w:t>
      </w:r>
      <w:r w:rsidR="001A537C">
        <w:t xml:space="preserve"> </w:t>
      </w:r>
      <w:r w:rsidR="001A537C" w:rsidRPr="001A537C">
        <w:t>find its roots in the unique way groups form within these settings. The fact that students have the autonomy to choose their seating arrangement—often opting to sit with pre-existing friends—suggests a pre-established comfort level among group members. This setting potentially mitigates the need for extroversion to engage in communication or curbs anxiety, given the familiarity and ease of interaction among peers.</w:t>
      </w:r>
      <w:r w:rsidR="001A537C">
        <w:t xml:space="preserve"> V</w:t>
      </w:r>
      <w:r w:rsidR="001A537C" w:rsidRPr="001A537C">
        <w:t>ariables directly associated with tandem learning</w:t>
      </w:r>
      <w:r w:rsidR="001A537C">
        <w:t xml:space="preserve"> </w:t>
      </w:r>
      <w:r w:rsidR="001A537C" w:rsidRPr="001A537C">
        <w:t>present a unique challenge regarding their predictive weight. Unlike general variables like gender or class</w:t>
      </w:r>
      <w:r w:rsidR="001A537C">
        <w:t xml:space="preserve"> and </w:t>
      </w:r>
      <w:r w:rsidR="001A537C"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001A537C" w:rsidRPr="001A537C">
        <w:t>Consequently, it underscores the necessity of not only assessing the variables that influence cooperative learning beforehand but also continuously monitoring and evaluating the evolving dynamics during the collaborative process</w:t>
      </w:r>
      <w:r w:rsidR="001A537C">
        <w:t>.</w:t>
      </w:r>
    </w:p>
    <w:p w14:paraId="761374DC" w14:textId="73DD297C" w:rsidR="001A537C" w:rsidRPr="001A537C" w:rsidRDefault="001A537C" w:rsidP="001A537C">
      <w:pPr>
        <w:rPr>
          <w:color w:val="000000" w:themeColor="text1"/>
          <w:lang w:val="sl-SI"/>
        </w:rPr>
      </w:pPr>
      <w:r>
        <w:rPr>
          <w:color w:val="000000" w:themeColor="text1"/>
        </w:rPr>
        <w:t>O</w:t>
      </w:r>
      <w:r w:rsidRPr="001A537C">
        <w:rPr>
          <w:color w:val="000000" w:themeColor="text1"/>
        </w:rPr>
        <w:t xml:space="preserve">ur variables spanned a wide spectrum—categorical, continuous, and ordinal—making relationships complex and non-linear.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7CAFEA23"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35668EED"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lastRenderedPageBreak/>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2DE4722" w14:textId="77777777" w:rsidR="00377B39" w:rsidRDefault="00812CAE" w:rsidP="00377B39">
      <w:pPr>
        <w:pStyle w:val="Bibliography"/>
      </w:pPr>
      <w:r>
        <w:fldChar w:fldCharType="begin"/>
      </w:r>
      <w:r w:rsidR="00525D4B">
        <w:instrText xml:space="preserve"> ADDIN ZOTERO_BIBL {"uncited":[],"omitted":[],"custom":[]} CSL_BIBLIOGRAPHY </w:instrText>
      </w:r>
      <w:r>
        <w:fldChar w:fldCharType="separate"/>
      </w:r>
      <w:r w:rsidR="00377B39">
        <w:t xml:space="preserve">Abana, E. C. (2019). A Decision Tree Approach for Predicting Student Grades in Research Project using Weka. </w:t>
      </w:r>
      <w:r w:rsidR="00377B39">
        <w:rPr>
          <w:i/>
          <w:iCs/>
        </w:rPr>
        <w:t>International Journal of Advanced Computer Science and Applications</w:t>
      </w:r>
      <w:r w:rsidR="00377B39">
        <w:t xml:space="preserve">, </w:t>
      </w:r>
      <w:r w:rsidR="00377B39">
        <w:rPr>
          <w:i/>
          <w:iCs/>
        </w:rPr>
        <w:t>10</w:t>
      </w:r>
      <w:r w:rsidR="00377B39">
        <w:t>(7). https://doi.org/10.14569/IJACSA.2019.0100739</w:t>
      </w:r>
    </w:p>
    <w:p w14:paraId="445B975A" w14:textId="77777777" w:rsidR="00377B39" w:rsidRDefault="00377B39" w:rsidP="00377B39">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08CA33C9" w14:textId="77777777" w:rsidR="00377B39" w:rsidRDefault="00377B39" w:rsidP="00377B39">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50316290" w14:textId="77777777" w:rsidR="00377B39" w:rsidRDefault="00377B39" w:rsidP="00377B39">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119EFF2A" w14:textId="77777777" w:rsidR="00377B39" w:rsidRDefault="00377B39" w:rsidP="00377B39">
      <w:pPr>
        <w:pStyle w:val="Bibliography"/>
      </w:pPr>
      <w:r>
        <w:t xml:space="preserve">Batton, M. (2010). The effect of cooperative groups on math anxiety. </w:t>
      </w:r>
      <w:r>
        <w:rPr>
          <w:i/>
          <w:iCs/>
        </w:rPr>
        <w:t>Walden Dissertations and Doctoral Studies</w:t>
      </w:r>
      <w:r>
        <w:t>. https://scholarworks.waldenu.edu/dissertations/822</w:t>
      </w:r>
    </w:p>
    <w:p w14:paraId="1BAFA15D" w14:textId="77777777" w:rsidR="00377B39" w:rsidRDefault="00377B39" w:rsidP="00377B39">
      <w:pPr>
        <w:pStyle w:val="Bibliography"/>
      </w:pPr>
      <w:r>
        <w:t xml:space="preserve">Bhusal, A. (2021). </w:t>
      </w:r>
      <w:r>
        <w:rPr>
          <w:i/>
          <w:iCs/>
        </w:rPr>
        <w:t>Predicting Student’s Performance Through Data Mining</w:t>
      </w:r>
      <w:r>
        <w:t>. https://doi.org/10.48550/ARXIV.2112.01247</w:t>
      </w:r>
    </w:p>
    <w:p w14:paraId="3BCE1B9E" w14:textId="77777777" w:rsidR="00377B39" w:rsidRDefault="00377B39" w:rsidP="00377B39">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6D064407" w14:textId="77777777" w:rsidR="00377B39" w:rsidRDefault="00377B39" w:rsidP="00377B39">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46CB343" w14:textId="77777777" w:rsidR="00377B39" w:rsidRDefault="00377B39" w:rsidP="00377B39">
      <w:pPr>
        <w:pStyle w:val="Bibliography"/>
      </w:pPr>
      <w:r>
        <w:t xml:space="preserve">Bregant, B. (2023). </w:t>
      </w:r>
      <w:r>
        <w:rPr>
          <w:i/>
          <w:iCs/>
        </w:rPr>
        <w:t>Tandem learning: Student dataset</w:t>
      </w:r>
      <w:r>
        <w:t xml:space="preserve"> (1.0) [dataset]. GitHub. https://github.com/borbregant/ai_tandem_learning</w:t>
      </w:r>
    </w:p>
    <w:p w14:paraId="7925C869" w14:textId="77777777" w:rsidR="00377B39" w:rsidRDefault="00377B39" w:rsidP="00377B39">
      <w:pPr>
        <w:pStyle w:val="Bibliography"/>
      </w:pPr>
      <w:r>
        <w:lastRenderedPageBreak/>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39865164" w14:textId="77777777" w:rsidR="00377B39" w:rsidRDefault="00377B39" w:rsidP="00377B39">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0ED3CDF" w14:textId="77777777" w:rsidR="00377B39" w:rsidRDefault="00377B39" w:rsidP="00377B39">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8452528" w14:textId="77777777" w:rsidR="00377B39" w:rsidRDefault="00377B39" w:rsidP="00377B39">
      <w:pPr>
        <w:pStyle w:val="Bibliography"/>
      </w:pPr>
      <w:r>
        <w:t xml:space="preserve">Coan, R. W. (1978). </w:t>
      </w:r>
      <w:r>
        <w:rPr>
          <w:i/>
          <w:iCs/>
        </w:rPr>
        <w:t>The Eighth Mental Measurements Yearbook</w:t>
      </w:r>
      <w:r>
        <w:t xml:space="preserve">, </w:t>
      </w:r>
      <w:r>
        <w:rPr>
          <w:i/>
          <w:iCs/>
        </w:rPr>
        <w:t>1</w:t>
      </w:r>
      <w:r>
        <w:t>, 970–975.</w:t>
      </w:r>
    </w:p>
    <w:p w14:paraId="6FAF49F8" w14:textId="77777777" w:rsidR="00377B39" w:rsidRDefault="00377B39" w:rsidP="00377B39">
      <w:pPr>
        <w:pStyle w:val="Bibliography"/>
      </w:pPr>
      <w:r>
        <w:t xml:space="preserve">Cortez, P., &amp; Silva, A. (2008). </w:t>
      </w:r>
      <w:r>
        <w:rPr>
          <w:i/>
          <w:iCs/>
        </w:rPr>
        <w:t>Using data mining to predict secondary school student performance</w:t>
      </w:r>
      <w:r>
        <w:t>.</w:t>
      </w:r>
    </w:p>
    <w:p w14:paraId="32B59226" w14:textId="77777777" w:rsidR="00377B39" w:rsidRDefault="00377B39" w:rsidP="00377B39">
      <w:pPr>
        <w:pStyle w:val="Bibliography"/>
      </w:pPr>
      <w:r>
        <w:t xml:space="preserve">DeVito, A. J. (1985). </w:t>
      </w:r>
      <w:r>
        <w:rPr>
          <w:i/>
          <w:iCs/>
        </w:rPr>
        <w:t>Review of the Myers-Briggs Type Indicator</w:t>
      </w:r>
      <w:r>
        <w:t xml:space="preserve">. </w:t>
      </w:r>
      <w:r>
        <w:rPr>
          <w:i/>
          <w:iCs/>
        </w:rPr>
        <w:t>1</w:t>
      </w:r>
      <w:r>
        <w:t>, 1030–1032.</w:t>
      </w:r>
    </w:p>
    <w:p w14:paraId="7AB49ABC" w14:textId="77777777" w:rsidR="00377B39" w:rsidRDefault="00377B39" w:rsidP="00377B39">
      <w:pPr>
        <w:pStyle w:val="Bibliography"/>
      </w:pPr>
      <w:r>
        <w:t xml:space="preserve">Druckman, D., &amp; Bjork, R. A. (1991). </w:t>
      </w:r>
      <w:r>
        <w:rPr>
          <w:i/>
          <w:iCs/>
        </w:rPr>
        <w:t>In the Mind’s Eye: Enhancing Human Performance</w:t>
      </w:r>
      <w:r>
        <w:t xml:space="preserve"> (p. 1580). National Academies Press. https://doi.org/10.17226/1580</w:t>
      </w:r>
    </w:p>
    <w:p w14:paraId="7DA123D1" w14:textId="77777777" w:rsidR="00377B39" w:rsidRDefault="00377B39" w:rsidP="00377B39">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29E7FD24" w14:textId="77777777" w:rsidR="00377B39" w:rsidRDefault="00377B39" w:rsidP="00377B39">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3E71D6D" w14:textId="77777777" w:rsidR="00377B39" w:rsidRDefault="00377B39" w:rsidP="00377B39">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1460C627" w14:textId="77777777" w:rsidR="00377B39" w:rsidRDefault="00377B39" w:rsidP="00377B39">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5F9E7AB1" w14:textId="77777777" w:rsidR="00377B39" w:rsidRDefault="00377B39" w:rsidP="00377B39">
      <w:pPr>
        <w:pStyle w:val="Bibliography"/>
      </w:pPr>
      <w:proofErr w:type="spellStart"/>
      <w:r>
        <w:lastRenderedPageBreak/>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5DD5BECD" w14:textId="77777777" w:rsidR="00377B39" w:rsidRDefault="00377B39" w:rsidP="00377B39">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6C05AAE4" w14:textId="77777777" w:rsidR="00377B39" w:rsidRDefault="00377B39" w:rsidP="00377B39">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079E6AA" w14:textId="77777777" w:rsidR="00377B39" w:rsidRDefault="00377B39" w:rsidP="00377B39">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4F92C8B8" w14:textId="77777777" w:rsidR="00377B39" w:rsidRDefault="00377B39" w:rsidP="00377B39">
      <w:pPr>
        <w:pStyle w:val="Bibliography"/>
      </w:pPr>
      <w:r>
        <w:t xml:space="preserve">Holmes, W., Bialik, M., &amp; Fadel, C. (2019). </w:t>
      </w:r>
      <w:r>
        <w:rPr>
          <w:i/>
          <w:iCs/>
        </w:rPr>
        <w:t>Artificial Intelligence in Education. Promise and Implications for Teaching and Learning.</w:t>
      </w:r>
    </w:p>
    <w:p w14:paraId="4D2B2731" w14:textId="77777777" w:rsidR="00377B39" w:rsidRDefault="00377B39" w:rsidP="00377B3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B8B4F4E" w14:textId="77777777" w:rsidR="00377B39" w:rsidRDefault="00377B39" w:rsidP="00377B39">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7A6E2844" w14:textId="77777777" w:rsidR="00377B39" w:rsidRDefault="00377B39" w:rsidP="00377B39">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F0BBD19" w14:textId="77777777" w:rsidR="00377B39" w:rsidRDefault="00377B39" w:rsidP="00377B39">
      <w:pPr>
        <w:pStyle w:val="Bibliography"/>
      </w:pPr>
      <w:r>
        <w:lastRenderedPageBreak/>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306266C9" w14:textId="77777777" w:rsidR="00377B39" w:rsidRDefault="00377B39" w:rsidP="00377B39">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4A0E0CDA" w14:textId="77777777" w:rsidR="00377B39" w:rsidRDefault="00377B39" w:rsidP="00377B39">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180FED40" w14:textId="77777777" w:rsidR="00377B39" w:rsidRDefault="00377B39" w:rsidP="00377B39">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360D72DD" w14:textId="77777777" w:rsidR="00377B39" w:rsidRDefault="00377B39" w:rsidP="00377B39">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3CFC4E1E" w14:textId="77777777" w:rsidR="00377B39" w:rsidRDefault="00377B39" w:rsidP="00377B39">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64DB9D4" w14:textId="77777777" w:rsidR="00377B39" w:rsidRDefault="00377B39" w:rsidP="00377B39">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EDEC731" w14:textId="77777777" w:rsidR="00377B39" w:rsidRDefault="00377B39" w:rsidP="00377B39">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238C8017" w14:textId="77777777" w:rsidR="00377B39" w:rsidRDefault="00377B39" w:rsidP="00377B39">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01AAB4D" w14:textId="77777777" w:rsidR="00377B39" w:rsidRDefault="00377B39" w:rsidP="00377B39">
      <w:pPr>
        <w:pStyle w:val="Bibliography"/>
      </w:pPr>
      <w:proofErr w:type="spellStart"/>
      <w:r>
        <w:lastRenderedPageBreak/>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7A2A849B" w14:textId="77777777" w:rsidR="00377B39" w:rsidRDefault="00377B39" w:rsidP="00377B39">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4C2E3421" w14:textId="77777777" w:rsidR="00377B39" w:rsidRDefault="00377B39" w:rsidP="00377B39">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2392BFB7" w14:textId="77777777" w:rsidR="00377B39" w:rsidRDefault="00377B39" w:rsidP="00377B39">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FD18E45" w14:textId="77777777" w:rsidR="00377B39" w:rsidRDefault="00377B39" w:rsidP="00377B39">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354BCF26" w14:textId="77777777" w:rsidR="00377B39" w:rsidRDefault="00377B39" w:rsidP="00377B39">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856B5BA" w14:textId="77777777" w:rsidR="00377B39" w:rsidRDefault="00377B39" w:rsidP="00377B39">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1868100" w14:textId="77777777" w:rsidR="00377B39" w:rsidRDefault="00377B39" w:rsidP="00377B39">
      <w:pPr>
        <w:pStyle w:val="Bibliography"/>
      </w:pPr>
      <w:r>
        <w:rPr>
          <w:i/>
          <w:iCs/>
        </w:rPr>
        <w:t>Myers-Briggs/Jung Test: Open Extended Jungian Type Scales</w:t>
      </w:r>
      <w:r>
        <w:t>. (n.d.). Retrieved 21 October 2023, from https://openpsychometrics.org/tests/OEJTS/</w:t>
      </w:r>
    </w:p>
    <w:p w14:paraId="500FD46F" w14:textId="77777777" w:rsidR="00377B39" w:rsidRDefault="00377B39" w:rsidP="00377B39">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0A5594D9" w14:textId="77777777" w:rsidR="00377B39" w:rsidRDefault="00377B39" w:rsidP="00377B39">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103BF93D" w14:textId="77777777" w:rsidR="00377B39" w:rsidRDefault="00377B39" w:rsidP="00377B39">
      <w:pPr>
        <w:pStyle w:val="Bibliography"/>
      </w:pPr>
      <w:proofErr w:type="spellStart"/>
      <w:r>
        <w:rPr>
          <w:i/>
          <w:iCs/>
        </w:rPr>
        <w:lastRenderedPageBreak/>
        <w:t>PsyToolkit</w:t>
      </w:r>
      <w:proofErr w:type="spellEnd"/>
      <w:r>
        <w:t>. (n.d.). Retrieved 4 November 2023, from https://www.psytoolkit.org/index.html</w:t>
      </w:r>
    </w:p>
    <w:p w14:paraId="67D559AC" w14:textId="77777777" w:rsidR="00377B39" w:rsidRDefault="00377B39" w:rsidP="00377B39">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7EDE0461" w14:textId="77777777" w:rsidR="00377B39" w:rsidRDefault="00377B39" w:rsidP="00377B39">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65B08D5" w14:textId="77777777" w:rsidR="00377B39" w:rsidRDefault="00377B39" w:rsidP="00377B39">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0D6E9625" w14:textId="77777777" w:rsidR="00377B39" w:rsidRDefault="00377B39" w:rsidP="00377B39">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6682B6D9" w14:textId="77777777" w:rsidR="00377B39" w:rsidRDefault="00377B39" w:rsidP="00377B39">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3FAD7F85" w14:textId="77777777" w:rsidR="00377B39" w:rsidRDefault="00377B39" w:rsidP="00377B39">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7E01DF3D" w14:textId="77777777" w:rsidR="00377B39" w:rsidRDefault="00377B39" w:rsidP="00377B39">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28DE23C5" w14:textId="77777777" w:rsidR="00377B39" w:rsidRDefault="00377B39" w:rsidP="00377B39">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D0EF2BD" w14:textId="77777777" w:rsidR="00377B39" w:rsidRDefault="00377B39" w:rsidP="00377B39">
      <w:pPr>
        <w:pStyle w:val="Bibliography"/>
      </w:pPr>
      <w:r>
        <w:lastRenderedPageBreak/>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1832302" w14:textId="77777777" w:rsidR="00377B39" w:rsidRDefault="00377B39" w:rsidP="00377B39">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4EE308B9" w14:textId="77777777" w:rsidR="00377B39" w:rsidRDefault="00377B39" w:rsidP="00377B39">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76D28AEE" w14:textId="77777777" w:rsidR="00377B39" w:rsidRDefault="00377B39" w:rsidP="00377B39">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628B19E" w14:textId="77777777" w:rsidR="00377B39" w:rsidRDefault="00377B39" w:rsidP="00377B39">
      <w:pPr>
        <w:pStyle w:val="Bibliography"/>
      </w:pPr>
      <w:r>
        <w:t xml:space="preserve">Smith, A. B., &amp; Irey, R. K. (1974). </w:t>
      </w:r>
      <w:r>
        <w:rPr>
          <w:i/>
          <w:iCs/>
        </w:rPr>
        <w:t>Personality Variables and the Improvement of College Teaching</w:t>
      </w:r>
      <w:r>
        <w:t>. https://eric.ed.gov/?id=ED096313</w:t>
      </w:r>
    </w:p>
    <w:p w14:paraId="6232B644" w14:textId="77777777" w:rsidR="00377B39" w:rsidRDefault="00377B39" w:rsidP="00377B39">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E872D90" w14:textId="77777777" w:rsidR="00377B39" w:rsidRDefault="00377B39" w:rsidP="00377B39">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2EBC581" w14:textId="77777777" w:rsidR="00377B39" w:rsidRDefault="00377B39" w:rsidP="00377B39">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1A04B7B0" w14:textId="77777777" w:rsidR="00377B39" w:rsidRDefault="00377B39" w:rsidP="00377B39">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2079BE7" w14:textId="77777777" w:rsidR="00377B39" w:rsidRDefault="00377B39" w:rsidP="00377B39">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8F4B2E7" w14:textId="77777777" w:rsidR="00377B39" w:rsidRDefault="00377B39" w:rsidP="00377B39">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E80146C" w14:textId="77777777" w:rsidR="00377B39" w:rsidRDefault="00377B39" w:rsidP="00377B39">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329C382B" w14:textId="77777777" w:rsidR="00377B39" w:rsidRDefault="00377B39" w:rsidP="00377B39">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E23A7A8" w14:textId="77777777" w:rsidR="00377B39" w:rsidRDefault="00377B39" w:rsidP="00377B39">
      <w:pPr>
        <w:pStyle w:val="Bibliography"/>
      </w:pPr>
      <w:r>
        <w:t xml:space="preserve">Wickham, H. (2014). Tidy Data. </w:t>
      </w:r>
      <w:r>
        <w:rPr>
          <w:i/>
          <w:iCs/>
        </w:rPr>
        <w:t>Journal of Statistical Software</w:t>
      </w:r>
      <w:r>
        <w:t xml:space="preserve">, </w:t>
      </w:r>
      <w:r>
        <w:rPr>
          <w:i/>
          <w:iCs/>
        </w:rPr>
        <w:t>59</w:t>
      </w:r>
      <w:r>
        <w:t>, 1–23. https://doi.org/10.18637/jss.v059.i10</w:t>
      </w:r>
    </w:p>
    <w:p w14:paraId="28E3B04C" w14:textId="77777777" w:rsidR="00377B39" w:rsidRDefault="00377B39" w:rsidP="00377B39">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41EF2C66" w14:textId="77777777" w:rsidR="00377B39" w:rsidRDefault="00377B39" w:rsidP="00377B39">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0F872843" w14:textId="77777777" w:rsidR="00377B39" w:rsidRDefault="00377B39" w:rsidP="00377B39">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4F2058B2" w14:textId="77777777" w:rsidR="00377B39" w:rsidRDefault="00377B39" w:rsidP="00377B39">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26F79402" w14:textId="77777777" w:rsidR="00377B39" w:rsidRDefault="00377B39" w:rsidP="00377B39">
      <w:pPr>
        <w:pStyle w:val="Bibliography"/>
      </w:pPr>
      <w:r>
        <w:lastRenderedPageBreak/>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76B86650"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500C"/>
    <w:rsid w:val="00085879"/>
    <w:rsid w:val="00094CE8"/>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5E41"/>
    <w:rsid w:val="001E75C6"/>
    <w:rsid w:val="001F39D7"/>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63753"/>
    <w:rsid w:val="00473602"/>
    <w:rsid w:val="004827D0"/>
    <w:rsid w:val="00483D35"/>
    <w:rsid w:val="004855E9"/>
    <w:rsid w:val="00485D83"/>
    <w:rsid w:val="00490C27"/>
    <w:rsid w:val="00490D70"/>
    <w:rsid w:val="00491CB8"/>
    <w:rsid w:val="004964A8"/>
    <w:rsid w:val="004A1667"/>
    <w:rsid w:val="004A1E19"/>
    <w:rsid w:val="004A6564"/>
    <w:rsid w:val="004B3188"/>
    <w:rsid w:val="004B76A1"/>
    <w:rsid w:val="004C1300"/>
    <w:rsid w:val="004C3C38"/>
    <w:rsid w:val="004E06AF"/>
    <w:rsid w:val="004E1393"/>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605B10"/>
    <w:rsid w:val="0061004A"/>
    <w:rsid w:val="0061191D"/>
    <w:rsid w:val="00611E37"/>
    <w:rsid w:val="00613989"/>
    <w:rsid w:val="00616873"/>
    <w:rsid w:val="006359FD"/>
    <w:rsid w:val="00635E38"/>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431F"/>
    <w:rsid w:val="00707A9C"/>
    <w:rsid w:val="00707E0A"/>
    <w:rsid w:val="00711390"/>
    <w:rsid w:val="00712AD1"/>
    <w:rsid w:val="00713CA7"/>
    <w:rsid w:val="007157F7"/>
    <w:rsid w:val="00727138"/>
    <w:rsid w:val="00731773"/>
    <w:rsid w:val="007346E8"/>
    <w:rsid w:val="0074524E"/>
    <w:rsid w:val="00755824"/>
    <w:rsid w:val="007562EA"/>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DA8"/>
    <w:rsid w:val="00845208"/>
    <w:rsid w:val="00853723"/>
    <w:rsid w:val="00864C4A"/>
    <w:rsid w:val="00864F10"/>
    <w:rsid w:val="00872B1E"/>
    <w:rsid w:val="00875AF2"/>
    <w:rsid w:val="00880BC7"/>
    <w:rsid w:val="008827CE"/>
    <w:rsid w:val="008852BA"/>
    <w:rsid w:val="00895354"/>
    <w:rsid w:val="008A08B0"/>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77C66"/>
    <w:rsid w:val="00983F03"/>
    <w:rsid w:val="009930BE"/>
    <w:rsid w:val="009937F3"/>
    <w:rsid w:val="00993F9F"/>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148B3"/>
    <w:rsid w:val="00A150CA"/>
    <w:rsid w:val="00A24D62"/>
    <w:rsid w:val="00A2678E"/>
    <w:rsid w:val="00A2691F"/>
    <w:rsid w:val="00A441F0"/>
    <w:rsid w:val="00A54500"/>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325D"/>
    <w:rsid w:val="00C54B03"/>
    <w:rsid w:val="00C70EFC"/>
    <w:rsid w:val="00C735C7"/>
    <w:rsid w:val="00C74F04"/>
    <w:rsid w:val="00C8059F"/>
    <w:rsid w:val="00C84D42"/>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75F42"/>
    <w:rsid w:val="00D80323"/>
    <w:rsid w:val="00D84B4B"/>
    <w:rsid w:val="00DB5B09"/>
    <w:rsid w:val="00DC2B86"/>
    <w:rsid w:val="00DD1153"/>
    <w:rsid w:val="00DD3282"/>
    <w:rsid w:val="00DD482A"/>
    <w:rsid w:val="00DE1474"/>
    <w:rsid w:val="00DE25BF"/>
    <w:rsid w:val="00DE4C01"/>
    <w:rsid w:val="00E31527"/>
    <w:rsid w:val="00E36DB5"/>
    <w:rsid w:val="00E370C3"/>
    <w:rsid w:val="00E414E4"/>
    <w:rsid w:val="00E44A50"/>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35E4"/>
    <w:rsid w:val="00EC4BEC"/>
    <w:rsid w:val="00EC773F"/>
    <w:rsid w:val="00EF35A1"/>
    <w:rsid w:val="00EF35CA"/>
    <w:rsid w:val="00EF592B"/>
    <w:rsid w:val="00F079FF"/>
    <w:rsid w:val="00F34540"/>
    <w:rsid w:val="00F50E8A"/>
    <w:rsid w:val="00F52625"/>
    <w:rsid w:val="00F54530"/>
    <w:rsid w:val="00F74226"/>
    <w:rsid w:val="00F800D7"/>
    <w:rsid w:val="00FA1581"/>
    <w:rsid w:val="00FA620B"/>
    <w:rsid w:val="00FB1296"/>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0</TotalTime>
  <Pages>23</Pages>
  <Words>24693</Words>
  <Characters>140754</Characters>
  <Application>Microsoft Office Word</Application>
  <DocSecurity>0</DocSecurity>
  <Lines>1172</Lines>
  <Paragraphs>33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6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20</cp:revision>
  <cp:lastPrinted>2023-09-30T17:21:00Z</cp:lastPrinted>
  <dcterms:created xsi:type="dcterms:W3CDTF">2023-09-23T17:00:00Z</dcterms:created>
  <dcterms:modified xsi:type="dcterms:W3CDTF">2023-12-18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M8W5iY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